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Quantitative risk stratification of oral leukoplakia with oral exfoliati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Xiaoxin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DNA ploidy status directly reflects the cellular neoplasm activity and the abnormal cell division can be detected when the aneusomy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This enables us to determine the ploidy status, which can serve as a reliable marker of cell proliferation, even before the clear histopathological sign is observed. Exfoliati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predicting on a hold-off test data. Finally, we proposed a risk index metrics for the oral leukoplakis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Hist</w:t>
      </w:r>
      <w:r>
        <w:rPr>
          <w:rFonts w:ascii="Times New Roman" w:hAnsi="Times New Roman"/>
          <w:sz w:val="24"/>
          <w:szCs w:val="24"/>
        </w:rPr>
        <w:t>opathological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DNA ploidy status directly reflects the cellular neoplasm activity and the abnormal cell division can be detected when the aneusomy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r w:rsidRPr="00373797">
        <w:rPr>
          <w:rFonts w:ascii="Times New Roman" w:hAnsi="Times New Roman"/>
          <w:sz w:val="24"/>
          <w:szCs w:val="24"/>
        </w:rPr>
        <w:t>ploidy status, which can serve as a reliable marker of cell proliferation, even before the clear histopathological sign is observed.</w:t>
      </w:r>
      <w:r>
        <w:rPr>
          <w:rFonts w:ascii="Times New Roman" w:hAnsi="Times New Roman"/>
          <w:sz w:val="24"/>
          <w:szCs w:val="24"/>
        </w:rPr>
        <w:t xml:space="preserve"> </w:t>
      </w:r>
      <w:r w:rsidRPr="00373797">
        <w:rPr>
          <w:rFonts w:ascii="Times New Roman" w:hAnsi="Times New Roman"/>
          <w:sz w:val="24"/>
          <w:szCs w:val="24"/>
        </w:rPr>
        <w:t>Exfoliati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Cytologic Test (TCT) and Automatic Imaging Cytometer (AICM), the exfoliati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check up,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Although e</w:t>
      </w:r>
      <w:r w:rsidRPr="00373797">
        <w:rPr>
          <w:rFonts w:ascii="Times New Roman" w:hAnsi="Times New Roman"/>
          <w:sz w:val="24"/>
          <w:szCs w:val="24"/>
        </w:rPr>
        <w:t>xfoliati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r w:rsidRPr="00373797">
        <w:rPr>
          <w:rFonts w:ascii="Times New Roman" w:hAnsi="Times New Roman"/>
          <w:sz w:val="24"/>
          <w:szCs w:val="24"/>
        </w:rPr>
        <w:t>exfoliati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increased DNA ploidy.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exfoliati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r>
        <w:rPr>
          <w:rFonts w:ascii="Times New Roman" w:eastAsia="Arial Unicode MS" w:hAnsi="Times New Roman"/>
          <w:b/>
          <w:sz w:val="24"/>
          <w:szCs w:val="24"/>
        </w:rPr>
        <w:t>ExGCRn)</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r w:rsidR="00B4759D">
        <w:rPr>
          <w:rFonts w:ascii="Times New Roman" w:hAnsi="Times New Roman" w:cs="Times New Roman"/>
          <w:b/>
          <w:sz w:val="24"/>
          <w:szCs w:val="24"/>
        </w:rPr>
        <w:t xml:space="preserve"> (yao)</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yao)</w:t>
      </w:r>
    </w:p>
    <w:p w14:paraId="42021D62" w14:textId="369A4CA3"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r w:rsidR="00C24330">
        <w:rPr>
          <w:rFonts w:ascii="Times New Roman" w:hAnsi="Times New Roman" w:cs="Times New Roman"/>
          <w:sz w:val="24"/>
          <w:szCs w:val="24"/>
        </w:rPr>
        <w:t>T</w:t>
      </w:r>
      <w:r w:rsidR="00C423DD">
        <w:rPr>
          <w:rFonts w:ascii="Times New Roman" w:hAnsi="Times New Roman" w:cs="Times New Roman"/>
          <w:sz w:val="24"/>
          <w:szCs w:val="24"/>
        </w:rPr>
        <w:t>he exf</w:t>
      </w:r>
      <w:r w:rsidR="00C24330">
        <w:rPr>
          <w:rFonts w:ascii="Times New Roman" w:hAnsi="Times New Roman" w:cs="Times New Roman"/>
          <w:sz w:val="24"/>
          <w:szCs w:val="24"/>
        </w:rPr>
        <w:t>o</w:t>
      </w:r>
      <w:r w:rsidR="00C423DD">
        <w:rPr>
          <w:rFonts w:ascii="Times New Roman" w:hAnsi="Times New Roman" w:cs="Times New Roman"/>
          <w:sz w:val="24"/>
          <w:szCs w:val="24"/>
        </w:rPr>
        <w:t>liati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ploidy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tetraploid and hypertetraploid/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exfoliati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DA2471">
        <w:rPr>
          <w:rFonts w:ascii="Times New Roman" w:hAnsi="Times New Roman" w:cs="Times New Roman"/>
          <w:sz w:val="24"/>
          <w:szCs w:val="24"/>
        </w:rPr>
        <w:t xml:space="preserve">[0.8, 1.2]; tetraploid [1.5, 1.7]; hypertetraploid/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Unif [</w:t>
      </w:r>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Unif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tetraploid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Norm (2.0, 0.3) and hypothetical hyperte</w:t>
      </w:r>
      <w:r w:rsidR="00746D0D">
        <w:rPr>
          <w:rFonts w:ascii="Times New Roman" w:hAnsi="Times New Roman" w:cs="Times New Roman"/>
          <w:sz w:val="24"/>
          <w:szCs w:val="24"/>
        </w:rPr>
        <w:t>traploid/aneuploidy sampled from</w:t>
      </w:r>
      <w:r w:rsidR="002966B8" w:rsidRPr="00B906FA">
        <w:rPr>
          <w:rFonts w:ascii="Times New Roman" w:hAnsi="Times New Roman" w:cs="Times New Roman"/>
          <w:sz w:val="24"/>
          <w:szCs w:val="24"/>
        </w:rPr>
        <w:t xml:space="preserve"> ~ Norm (2.0,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w:t>
      </w:r>
      <w:r w:rsidR="00FF5EB8">
        <w:rPr>
          <w:rFonts w:ascii="Times New Roman" w:hAnsi="Times New Roman" w:cs="Times New Roman"/>
          <w:sz w:val="24"/>
          <w:szCs w:val="24"/>
        </w:rPr>
        <w:t xml:space="preserve">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 xml:space="preserve">Expert-guided data transformation and reconstruction (EdTAR) </w:t>
      </w:r>
      <w:r w:rsidR="00450229">
        <w:rPr>
          <w:rFonts w:ascii="Times New Roman" w:hAnsi="Times New Roman" w:cs="Times New Roman"/>
          <w:b/>
          <w:sz w:val="24"/>
          <w:szCs w:val="24"/>
        </w:rPr>
        <w:t>pseudo code</w:t>
      </w:r>
    </w:p>
    <w:p w14:paraId="56DD0261" w14:textId="08D8DB67"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r set θ</w:t>
      </w:r>
      <w:r w:rsidR="000859C2" w:rsidRPr="000859C2">
        <w:rPr>
          <w:vertAlign w:val="superscript"/>
        </w:rPr>
        <w:t>dt</w:t>
      </w:r>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i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Filter out the candidate i</w:t>
      </w:r>
      <w:r w:rsidRPr="00EB44AD">
        <w:rPr>
          <w:vertAlign w:val="superscript"/>
        </w:rPr>
        <w:t>th</w:t>
      </w:r>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r w:rsidR="00EB44AD" w:rsidRPr="00713517">
        <w:rPr>
          <w:b/>
        </w:rPr>
        <w:t>end</w:t>
      </w:r>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r>
        <w:rPr>
          <w:rFonts w:ascii="Times New Roman" w:hAnsi="Times New Roman" w:cs="Times New Roman"/>
          <w:sz w:val="24"/>
          <w:szCs w:val="24"/>
        </w:rPr>
        <w:t>tetraploid and hypertetraploid/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With the parameter set θ</w:t>
      </w:r>
      <w:r w:rsidRPr="000859C2">
        <w:rPr>
          <w:vertAlign w:val="superscript"/>
        </w:rPr>
        <w:t>dr</w:t>
      </w:r>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tetraploid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r w:rsidR="00885D54">
        <w:rPr>
          <w:b/>
        </w:rPr>
        <w:t xml:space="preserve">If </w:t>
      </w:r>
      <w:r w:rsidR="000F65A3">
        <w:rPr>
          <w:b/>
        </w:rPr>
        <w:t xml:space="preserve"> </w:t>
      </w:r>
      <w:r w:rsidR="00885D54">
        <w:t xml:space="preserve">tetraploid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ample the tetraploid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r w:rsidR="00885D54">
        <w:rPr>
          <w:rFonts w:ascii="Times New Roman" w:hAnsi="Times New Roman" w:cs="Times New Roman"/>
          <w:sz w:val="24"/>
          <w:szCs w:val="24"/>
        </w:rPr>
        <w:t>hypertetraploid/aneuploidy</w:t>
      </w:r>
      <w:r w:rsidR="00885D54">
        <w:t xml:space="preserve"> </w:t>
      </w:r>
    </w:p>
    <w:p w14:paraId="44038F42" w14:textId="3CFD02E9" w:rsidR="00885D54" w:rsidRDefault="00885D54" w:rsidP="005F3A8F">
      <w:pPr>
        <w:pStyle w:val="ListParagraph"/>
        <w:spacing w:line="360" w:lineRule="auto"/>
        <w:ind w:left="1440"/>
      </w:pPr>
      <w:r>
        <w:t>Compute the ratio between diploid and tetraploid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r w:rsidR="00091D8B">
        <w:rPr>
          <w:rFonts w:ascii="Times New Roman" w:hAnsi="Times New Roman" w:cs="Times New Roman"/>
          <w:sz w:val="24"/>
          <w:szCs w:val="24"/>
        </w:rPr>
        <w:t>hypertetraploid/aneuploidy</w:t>
      </w:r>
      <w:r w:rsidR="00231A68">
        <w:t xml:space="preserve">  &gt;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r w:rsidR="00FF26F3">
        <w:t>te</w:t>
      </w:r>
      <w:r w:rsidR="00091D8B">
        <w:t xml:space="preserve">traploid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r>
        <w:rPr>
          <w:b/>
        </w:rPr>
        <w:t>Else</w:t>
      </w:r>
      <w:r w:rsidRPr="00885D54">
        <w:rPr>
          <w:b/>
        </w:rPr>
        <w:t xml:space="preserve"> </w:t>
      </w:r>
      <w:r w:rsidR="001704CE">
        <w:rPr>
          <w:b/>
        </w:rPr>
        <w:t xml:space="preserve"> do</w:t>
      </w:r>
    </w:p>
    <w:p w14:paraId="26D8CB48" w14:textId="5D86ADC0" w:rsidR="00091D8B" w:rsidRDefault="00AF5188" w:rsidP="001704CE">
      <w:pPr>
        <w:pStyle w:val="ListParagraph"/>
        <w:spacing w:line="360" w:lineRule="auto"/>
        <w:ind w:left="1440" w:firstLine="720"/>
      </w:pPr>
      <w:r>
        <w:t>S</w:t>
      </w:r>
      <w:r w:rsidR="00091D8B">
        <w:t>ample the tetraploid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loid and tetraploid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13DB9065" w:rsidR="001546C4" w:rsidRPr="00880E71"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 xml:space="preserve">Dataset containing “normal” and “OSCC” samples (total 195 samples) were used to for </w:t>
      </w:r>
      <w:r w:rsidR="00EC04F0">
        <w:rPr>
          <w:rFonts w:ascii="Times New Roman" w:hAnsi="Times New Roman" w:cs="Times New Roman"/>
          <w:sz w:val="24"/>
          <w:szCs w:val="24"/>
        </w:rPr>
        <w:t>building 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w:t>
      </w:r>
      <w:r w:rsidR="00200A4A">
        <w:rPr>
          <w:rFonts w:ascii="Times New Roman" w:hAnsi="Times New Roman" w:cs="Times New Roman"/>
          <w:sz w:val="24"/>
          <w:szCs w:val="24"/>
        </w:rPr>
        <w:lastRenderedPageBreak/>
        <w:t>the 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Support Vector Machine (SVM), </w:t>
      </w:r>
      <w:r w:rsidR="001968C6">
        <w:rPr>
          <w:rFonts w:ascii="Times New Roman" w:hAnsi="Times New Roman" w:cs="Times New Roman"/>
          <w:sz w:val="24"/>
          <w:szCs w:val="24"/>
        </w:rPr>
        <w:t xml:space="preserve">Random Forest </w:t>
      </w:r>
      <w:r w:rsidR="008C40B0">
        <w:rPr>
          <w:rFonts w:ascii="Times New Roman" w:hAnsi="Times New Roman" w:cs="Times New Roman"/>
          <w:sz w:val="24"/>
          <w:szCs w:val="24"/>
        </w:rPr>
        <w:t xml:space="preserve">(RRF), </w:t>
      </w:r>
      <w:r w:rsidR="008C40B0" w:rsidRPr="00912671">
        <w:rPr>
          <w:rFonts w:ascii="Times New Roman" w:hAnsi="Times New Roman" w:cs="Times New Roman"/>
          <w:sz w:val="24"/>
          <w:szCs w:val="24"/>
        </w:rPr>
        <w:t xml:space="preserve">Penalized Logistic Regression (PLR), Neural Network (NNET), K-nearest neighbor (KNN), and </w:t>
      </w:r>
      <w:r w:rsidR="00912671">
        <w:rPr>
          <w:rStyle w:val="Emphasis"/>
          <w:rFonts w:ascii="Times New Roman" w:hAnsi="Times New Roman" w:cs="Times New Roman"/>
          <w:i w:val="0"/>
        </w:rPr>
        <w:t>Classification And Re</w:t>
      </w:r>
      <w:r w:rsidR="008C40B0" w:rsidRPr="00912671">
        <w:rPr>
          <w:rStyle w:val="Emphasis"/>
          <w:rFonts w:ascii="Times New Roman" w:hAnsi="Times New Roman" w:cs="Times New Roman"/>
          <w:i w:val="0"/>
        </w:rPr>
        <w:t>gression Training (CART).</w:t>
      </w:r>
      <w:r w:rsidR="00912671">
        <w:rPr>
          <w:rStyle w:val="Emphasis"/>
          <w:rFonts w:ascii="Times New Roman" w:hAnsi="Times New Roman" w:cs="Times New Roman"/>
          <w:i w:val="0"/>
        </w:rPr>
        <w:t xml:space="preserve"> </w:t>
      </w:r>
      <w:r w:rsidR="00880E71">
        <w:rPr>
          <w:rStyle w:val="Emphasis"/>
          <w:rFonts w:ascii="Times New Roman" w:hAnsi="Times New Roman" w:cs="Times New Roman"/>
          <w:i w:val="0"/>
        </w:rPr>
        <w:t xml:space="preserve"> To assess each model’s performance, we started off with the default parameters and further optimized the hyperparameters to achieve the best performance. The overall assessing procedure involved the</w:t>
      </w:r>
      <w:r w:rsidR="00912671" w:rsidRPr="00880E71">
        <w:rPr>
          <w:rStyle w:val="Emphasis"/>
          <w:rFonts w:ascii="Times New Roman" w:hAnsi="Times New Roman" w:cs="Times New Roman"/>
          <w:i w:val="0"/>
          <w:sz w:val="24"/>
          <w:szCs w:val="24"/>
        </w:rPr>
        <w:t xml:space="preserve"> resampling process</w:t>
      </w:r>
      <w:r w:rsidR="007B55EC" w:rsidRPr="00880E71">
        <w:rPr>
          <w:rStyle w:val="Emphasis"/>
          <w:rFonts w:ascii="Times New Roman" w:hAnsi="Times New Roman" w:cs="Times New Roman"/>
          <w:i w:val="0"/>
          <w:sz w:val="24"/>
          <w:szCs w:val="24"/>
        </w:rPr>
        <w:t>es</w:t>
      </w:r>
      <w:r w:rsidR="00880E71">
        <w:rPr>
          <w:rStyle w:val="Emphasis"/>
          <w:rFonts w:ascii="Times New Roman" w:hAnsi="Times New Roman" w:cs="Times New Roman"/>
          <w:i w:val="0"/>
          <w:sz w:val="24"/>
          <w:szCs w:val="24"/>
        </w:rPr>
        <w:t>, which included</w:t>
      </w:r>
      <w:r w:rsidR="00912671" w:rsidRPr="00880E71">
        <w:rPr>
          <w:rStyle w:val="Emphasis"/>
          <w:rFonts w:ascii="Times New Roman" w:hAnsi="Times New Roman" w:cs="Times New Roman"/>
          <w:i w:val="0"/>
          <w:sz w:val="24"/>
          <w:szCs w:val="24"/>
        </w:rPr>
        <w:t xml:space="preserve"> </w:t>
      </w:r>
      <w:r w:rsidR="00880E71">
        <w:rPr>
          <w:rStyle w:val="Emphasis"/>
          <w:rFonts w:ascii="Times New Roman" w:hAnsi="Times New Roman" w:cs="Times New Roman"/>
          <w:i w:val="0"/>
          <w:sz w:val="24"/>
          <w:szCs w:val="24"/>
        </w:rPr>
        <w:t xml:space="preserve">(1)10 fold cross-validation within each pass (2) </w:t>
      </w:r>
      <w:r w:rsidR="008A441F">
        <w:rPr>
          <w:rStyle w:val="Emphasis"/>
          <w:rFonts w:ascii="Times New Roman" w:hAnsi="Times New Roman" w:cs="Times New Roman"/>
          <w:i w:val="0"/>
          <w:sz w:val="24"/>
          <w:szCs w:val="24"/>
        </w:rPr>
        <w:t xml:space="preserve">and </w:t>
      </w:r>
      <w:r w:rsidR="00912671" w:rsidRPr="00880E71">
        <w:rPr>
          <w:rStyle w:val="Emphasis"/>
          <w:rFonts w:ascii="Times New Roman" w:hAnsi="Times New Roman" w:cs="Times New Roman"/>
          <w:i w:val="0"/>
          <w:sz w:val="24"/>
          <w:szCs w:val="24"/>
        </w:rPr>
        <w:t>r</w:t>
      </w:r>
      <w:r w:rsidR="007B55EC" w:rsidRPr="00880E71">
        <w:rPr>
          <w:rStyle w:val="Emphasis"/>
          <w:rFonts w:ascii="Times New Roman" w:hAnsi="Times New Roman" w:cs="Times New Roman"/>
          <w:i w:val="0"/>
          <w:sz w:val="24"/>
          <w:szCs w:val="24"/>
        </w:rPr>
        <w:t xml:space="preserve">epeated </w:t>
      </w:r>
      <w:r w:rsidR="00DC265D" w:rsidRPr="00880E71">
        <w:rPr>
          <w:rStyle w:val="Emphasis"/>
          <w:rFonts w:ascii="Times New Roman" w:hAnsi="Times New Roman" w:cs="Times New Roman"/>
          <w:i w:val="0"/>
          <w:sz w:val="24"/>
          <w:szCs w:val="24"/>
        </w:rPr>
        <w:t xml:space="preserve">for </w:t>
      </w:r>
      <w:r w:rsidR="008A441F">
        <w:rPr>
          <w:rStyle w:val="Emphasis"/>
          <w:rFonts w:ascii="Times New Roman" w:hAnsi="Times New Roman" w:cs="Times New Roman"/>
          <w:i w:val="0"/>
          <w:sz w:val="24"/>
          <w:szCs w:val="24"/>
        </w:rPr>
        <w:t xml:space="preserve">five times.  The model performance was ranked </w:t>
      </w:r>
      <w:r w:rsidR="007B55EC" w:rsidRPr="00880E71">
        <w:rPr>
          <w:rStyle w:val="Emphasis"/>
          <w:rFonts w:ascii="Times New Roman" w:hAnsi="Times New Roman" w:cs="Times New Roman"/>
          <w:i w:val="0"/>
          <w:sz w:val="24"/>
          <w:szCs w:val="24"/>
        </w:rPr>
        <w:t>according to the area under the ROC curve</w:t>
      </w:r>
      <w:r w:rsidR="008A441F">
        <w:rPr>
          <w:rStyle w:val="Emphasis"/>
          <w:rFonts w:ascii="Times New Roman" w:hAnsi="Times New Roman" w:cs="Times New Roman"/>
          <w:i w:val="0"/>
          <w:sz w:val="24"/>
          <w:szCs w:val="24"/>
        </w:rPr>
        <w:t xml:space="preserve">, </w:t>
      </w:r>
      <w:r w:rsidR="007B55EC" w:rsidRPr="00880E71">
        <w:rPr>
          <w:rStyle w:val="Emphasis"/>
          <w:rFonts w:ascii="Times New Roman" w:hAnsi="Times New Roman" w:cs="Times New Roman"/>
          <w:i w:val="0"/>
          <w:sz w:val="24"/>
          <w:szCs w:val="24"/>
        </w:rPr>
        <w:t>individual sensitivity</w:t>
      </w:r>
      <w:r w:rsidR="008A441F">
        <w:rPr>
          <w:rStyle w:val="Emphasis"/>
          <w:rFonts w:ascii="Times New Roman" w:hAnsi="Times New Roman" w:cs="Times New Roman"/>
          <w:i w:val="0"/>
          <w:sz w:val="24"/>
          <w:szCs w:val="24"/>
        </w:rPr>
        <w:t xml:space="preserve"> and specificity for each round. </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009DDB7F" w:rsidR="00DC265D" w:rsidRPr="00DC265D" w:rsidRDefault="00DC265D" w:rsidP="00DC265D">
      <w:pPr>
        <w:spacing w:line="480" w:lineRule="auto"/>
        <w:rPr>
          <w:rFonts w:ascii="Times New Roman" w:hAnsi="Times New Roman" w:cs="Times New Roman"/>
          <w:sz w:val="24"/>
          <w:szCs w:val="24"/>
        </w:rPr>
      </w:pPr>
      <w:r>
        <w:rPr>
          <w:rStyle w:val="Emphasis"/>
          <w:rFonts w:ascii="Times New Roman" w:hAnsi="Times New Roman" w:cs="Times New Roman"/>
          <w:i w:val="0"/>
        </w:rPr>
        <w:t>To build the oral cancer risk index, (1) we finalized on one set</w:t>
      </w:r>
      <w:r w:rsidR="00014EF7">
        <w:rPr>
          <w:rStyle w:val="Emphasis"/>
          <w:rFonts w:ascii="Times New Roman" w:hAnsi="Times New Roman" w:cs="Times New Roman"/>
          <w:i w:val="0"/>
        </w:rPr>
        <w:t xml:space="preserve"> of </w:t>
      </w:r>
      <w:r>
        <w:rPr>
          <w:rStyle w:val="Emphasis"/>
          <w:rFonts w:ascii="Times New Roman" w:hAnsi="Times New Roman" w:cs="Times New Roman"/>
          <w:i w:val="0"/>
        </w:rPr>
        <w:t xml:space="preserve">EdTAR parameters </w:t>
      </w:r>
      <w:r w:rsidR="009E0198">
        <w:rPr>
          <w:rStyle w:val="Emphasis"/>
          <w:rFonts w:ascii="Times New Roman" w:hAnsi="Times New Roman" w:cs="Times New Roman"/>
          <w:i w:val="0"/>
        </w:rPr>
        <w:t>and processed D.I. values from all three clinically defined classes</w:t>
      </w:r>
      <w:r w:rsidR="00014EF7">
        <w:rPr>
          <w:rStyle w:val="Emphasis"/>
          <w:rFonts w:ascii="Times New Roman" w:hAnsi="Times New Roman" w:cs="Times New Roman"/>
          <w:i w:val="0"/>
        </w:rPr>
        <w:t>,</w:t>
      </w:r>
      <w:r w:rsidR="009E0198">
        <w:rPr>
          <w:rStyle w:val="Emphasis"/>
          <w:rFonts w:ascii="Times New Roman" w:hAnsi="Times New Roman" w:cs="Times New Roman"/>
          <w:i w:val="0"/>
        </w:rPr>
        <w:t xml:space="preserve"> (2)</w:t>
      </w:r>
      <w:r w:rsidR="00014EF7">
        <w:rPr>
          <w:rStyle w:val="Emphasis"/>
          <w:rFonts w:ascii="Times New Roman" w:hAnsi="Times New Roman" w:cs="Times New Roman"/>
          <w:i w:val="0"/>
        </w:rPr>
        <w:t xml:space="preserve"> and </w:t>
      </w:r>
      <w:r>
        <w:rPr>
          <w:rStyle w:val="Emphasis"/>
          <w:rFonts w:ascii="Times New Roman" w:hAnsi="Times New Roman" w:cs="Times New Roman"/>
          <w:i w:val="0"/>
        </w:rPr>
        <w:t xml:space="preserve">selected the Support Vector Machine </w:t>
      </w:r>
      <w:r w:rsidR="009E0198">
        <w:rPr>
          <w:rStyle w:val="Emphasis"/>
          <w:rFonts w:ascii="Times New Roman" w:hAnsi="Times New Roman" w:cs="Times New Roman"/>
          <w:i w:val="0"/>
        </w:rPr>
        <w:t xml:space="preserve">with </w:t>
      </w:r>
      <w:r w:rsidR="00456310">
        <w:rPr>
          <w:rStyle w:val="Emphasis"/>
          <w:rFonts w:ascii="Times New Roman" w:hAnsi="Times New Roman" w:cs="Times New Roman"/>
          <w:i w:val="0"/>
        </w:rPr>
        <w:t>a radial kernel function</w:t>
      </w:r>
      <w:r w:rsidR="00D92F66">
        <w:rPr>
          <w:rStyle w:val="Emphasis"/>
          <w:rFonts w:ascii="Times New Roman" w:hAnsi="Times New Roman" w:cs="Times New Roman"/>
          <w:i w:val="0"/>
        </w:rPr>
        <w:t xml:space="preserve"> implemented in an R kenlab </w:t>
      </w:r>
      <w:r w:rsidR="00014EF7">
        <w:rPr>
          <w:rStyle w:val="Emphasis"/>
          <w:rFonts w:ascii="Times New Roman" w:hAnsi="Times New Roman" w:cs="Times New Roman"/>
          <w:i w:val="0"/>
        </w:rPr>
        <w:fldChar w:fldCharType="begin"/>
      </w:r>
      <w:r w:rsidR="00014EF7">
        <w:rPr>
          <w:rStyle w:val="Emphasis"/>
          <w:rFonts w:ascii="Times New Roman" w:hAnsi="Times New Roman" w:cs="Times New Roman"/>
          <w:i w:val="0"/>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Pr>
          <w:rStyle w:val="Emphasis"/>
          <w:rFonts w:ascii="Times New Roman" w:hAnsi="Times New Roman" w:cs="Times New Roman"/>
          <w:i w:val="0"/>
        </w:rPr>
        <w:fldChar w:fldCharType="separate"/>
      </w:r>
      <w:r w:rsidR="00014EF7">
        <w:rPr>
          <w:rStyle w:val="Emphasis"/>
          <w:rFonts w:ascii="Times New Roman" w:hAnsi="Times New Roman" w:cs="Times New Roman"/>
          <w:i w:val="0"/>
          <w:noProof/>
        </w:rPr>
        <w:t>(</w:t>
      </w:r>
      <w:hyperlink w:anchor="_ENREF_1" w:tooltip="Karatzoglou, 2004 #4" w:history="1">
        <w:r w:rsidR="00014EF7">
          <w:rPr>
            <w:rStyle w:val="Emphasis"/>
            <w:rFonts w:ascii="Times New Roman" w:hAnsi="Times New Roman" w:cs="Times New Roman"/>
            <w:i w:val="0"/>
            <w:noProof/>
          </w:rPr>
          <w:t>Karatzoglou 2004</w:t>
        </w:r>
      </w:hyperlink>
      <w:r w:rsidR="00014EF7">
        <w:rPr>
          <w:rStyle w:val="Emphasis"/>
          <w:rFonts w:ascii="Times New Roman" w:hAnsi="Times New Roman" w:cs="Times New Roman"/>
          <w:i w:val="0"/>
          <w:noProof/>
        </w:rPr>
        <w:t>)</w:t>
      </w:r>
      <w:r w:rsidR="00014EF7">
        <w:rPr>
          <w:rStyle w:val="Emphasis"/>
          <w:rFonts w:ascii="Times New Roman" w:hAnsi="Times New Roman" w:cs="Times New Roman"/>
          <w:i w:val="0"/>
        </w:rPr>
        <w:fldChar w:fldCharType="end"/>
      </w:r>
      <w:r w:rsidR="00D92F66">
        <w:rPr>
          <w:rStyle w:val="Emphasis"/>
          <w:rFonts w:ascii="Times New Roman" w:hAnsi="Times New Roman" w:cs="Times New Roman"/>
          <w:i w:val="0"/>
        </w:rPr>
        <w:t xml:space="preserve"> package</w:t>
      </w:r>
      <w:r w:rsidR="00367018">
        <w:rPr>
          <w:rStyle w:val="Emphasis"/>
          <w:rFonts w:ascii="Times New Roman" w:hAnsi="Times New Roman" w:cs="Times New Roman"/>
          <w:i w:val="0"/>
        </w:rPr>
        <w:t>. To optimize the hyper</w:t>
      </w:r>
      <w:r w:rsidR="00456310">
        <w:rPr>
          <w:rStyle w:val="Emphasis"/>
          <w:rFonts w:ascii="Times New Roman" w:hAnsi="Times New Roman" w:cs="Times New Roman"/>
          <w:i w:val="0"/>
        </w:rPr>
        <w:t xml:space="preserve">parameters, we used </w:t>
      </w:r>
      <w:r w:rsidR="00367018">
        <w:rPr>
          <w:rStyle w:val="Emphasis"/>
          <w:rFonts w:ascii="Times New Roman" w:hAnsi="Times New Roman" w:cs="Times New Roman"/>
          <w:i w:val="0"/>
        </w:rPr>
        <w:t xml:space="preserve">two-class samples and </w:t>
      </w:r>
      <w:r w:rsidR="00456310">
        <w:rPr>
          <w:rStyle w:val="Emphasis"/>
          <w:rFonts w:ascii="Times New Roman" w:hAnsi="Times New Roman" w:cs="Times New Roman"/>
          <w:i w:val="0"/>
        </w:rPr>
        <w:t xml:space="preserve">the same random sampling procedure to </w:t>
      </w:r>
      <w:r w:rsidR="00991E7F">
        <w:rPr>
          <w:rStyle w:val="Emphasis"/>
          <w:rFonts w:ascii="Times New Roman" w:hAnsi="Times New Roman" w:cs="Times New Roman"/>
          <w:i w:val="0"/>
        </w:rPr>
        <w:t>re</w:t>
      </w:r>
      <w:r w:rsidR="00456310">
        <w:rPr>
          <w:rStyle w:val="Emphasis"/>
          <w:rFonts w:ascii="Times New Roman" w:hAnsi="Times New Roman" w:cs="Times New Roman"/>
          <w:i w:val="0"/>
        </w:rPr>
        <w:t xml:space="preserve">create the training data set and hold off dataset. The training data was processed with median centering and column scaling. </w:t>
      </w:r>
      <w:r w:rsidR="000E4ADD">
        <w:rPr>
          <w:rStyle w:val="Emphasis"/>
          <w:rFonts w:ascii="Times New Roman" w:hAnsi="Times New Roman" w:cs="Times New Roman"/>
          <w:i w:val="0"/>
        </w:rPr>
        <w:t>For the best outcome, w</w:t>
      </w:r>
      <w:r w:rsidR="00456310">
        <w:rPr>
          <w:rStyle w:val="Emphasis"/>
          <w:rFonts w:ascii="Times New Roman" w:hAnsi="Times New Roman" w:cs="Times New Roman"/>
          <w:i w:val="0"/>
        </w:rPr>
        <w:t xml:space="preserve">e used leave-on-out cross validation and </w:t>
      </w:r>
      <w:r w:rsidR="00C65FF9">
        <w:rPr>
          <w:rStyle w:val="Emphasis"/>
          <w:rFonts w:ascii="Times New Roman" w:hAnsi="Times New Roman" w:cs="Times New Roman"/>
          <w:i w:val="0"/>
        </w:rPr>
        <w:t xml:space="preserve">evaluated the model performance on the </w:t>
      </w:r>
      <w:r w:rsidR="00D92F66">
        <w:rPr>
          <w:rStyle w:val="Emphasis"/>
          <w:rFonts w:ascii="Times New Roman" w:hAnsi="Times New Roman" w:cs="Times New Roman"/>
          <w:i w:val="0"/>
        </w:rPr>
        <w:t xml:space="preserve">nine </w:t>
      </w:r>
      <w:r w:rsidR="00D50837">
        <w:rPr>
          <w:rStyle w:val="Emphasis"/>
          <w:rFonts w:ascii="Times New Roman" w:hAnsi="Times New Roman" w:cs="Times New Roman"/>
          <w:i w:val="0"/>
        </w:rPr>
        <w:t>grid cost parameter between 2</w:t>
      </w:r>
      <w:r w:rsidR="00D50837" w:rsidRPr="002443AB">
        <w:rPr>
          <w:rStyle w:val="Emphasis"/>
          <w:rFonts w:ascii="Times New Roman" w:hAnsi="Times New Roman" w:cs="Times New Roman"/>
          <w:i w:val="0"/>
          <w:vertAlign w:val="superscript"/>
        </w:rPr>
        <w:t>(-2)</w:t>
      </w:r>
      <w:r w:rsidR="00D50837">
        <w:rPr>
          <w:rStyle w:val="Emphasis"/>
          <w:rFonts w:ascii="Times New Roman" w:hAnsi="Times New Roman" w:cs="Times New Roman"/>
          <w:i w:val="0"/>
        </w:rPr>
        <w:t xml:space="preserve"> – 64. The final model had cost C = 32 and hyperparameter sigma = 0.6456. </w:t>
      </w:r>
      <w:r w:rsidR="00DE54FF">
        <w:rPr>
          <w:rStyle w:val="Emphasis"/>
          <w:rFonts w:ascii="Times New Roman" w:hAnsi="Times New Roman" w:cs="Times New Roman"/>
          <w:i w:val="0"/>
        </w:rPr>
        <w:t>Since t</w:t>
      </w:r>
      <w:r w:rsidR="00D50837">
        <w:rPr>
          <w:rStyle w:val="Emphasis"/>
          <w:rFonts w:ascii="Times New Roman" w:hAnsi="Times New Roman" w:cs="Times New Roman"/>
          <w:i w:val="0"/>
        </w:rPr>
        <w:t xml:space="preserve">he model was built based on pathological classified “normal” and “OSCC” cases, and tested on the hold off dataset using the </w:t>
      </w:r>
      <w:r w:rsidR="00BC1E8F">
        <w:rPr>
          <w:rStyle w:val="Emphasis"/>
          <w:rFonts w:ascii="Times New Roman" w:hAnsi="Times New Roman" w:cs="Times New Roman"/>
          <w:i w:val="0"/>
        </w:rPr>
        <w:t xml:space="preserve">selected </w:t>
      </w:r>
      <w:r w:rsidR="00D50837">
        <w:rPr>
          <w:rStyle w:val="Emphasis"/>
          <w:rFonts w:ascii="Times New Roman" w:hAnsi="Times New Roman" w:cs="Times New Roman"/>
          <w:i w:val="0"/>
        </w:rPr>
        <w:t>support vectors determined during the training process. Eventually, the model will report the probability an unknown sample being a class of “OSCC”</w:t>
      </w:r>
      <w:r w:rsidR="00AA5A4F">
        <w:rPr>
          <w:rStyle w:val="Emphasis"/>
          <w:rFonts w:ascii="Times New Roman" w:hAnsi="Times New Roman" w:cs="Times New Roman"/>
          <w:i w:val="0"/>
        </w:rPr>
        <w:t xml:space="preserve"> vs. “Normal”</w:t>
      </w:r>
      <w:r w:rsidR="00D50837">
        <w:rPr>
          <w:rStyle w:val="Emphasis"/>
          <w:rFonts w:ascii="Times New Roman" w:hAnsi="Times New Roman" w:cs="Times New Roman"/>
          <w:i w:val="0"/>
        </w:rPr>
        <w:t xml:space="preserve">. </w:t>
      </w:r>
      <w:r w:rsidR="00C00340">
        <w:rPr>
          <w:rStyle w:val="Emphasis"/>
          <w:rFonts w:ascii="Times New Roman" w:hAnsi="Times New Roman" w:cs="Times New Roman"/>
          <w:i w:val="0"/>
        </w:rPr>
        <w:t>In our research</w:t>
      </w:r>
      <w:bookmarkStart w:id="0" w:name="_GoBack"/>
      <w:bookmarkEnd w:id="0"/>
      <w:r w:rsidR="003464ED">
        <w:rPr>
          <w:rStyle w:val="Emphasis"/>
          <w:rFonts w:ascii="Times New Roman" w:hAnsi="Times New Roman" w:cs="Times New Roman"/>
          <w:i w:val="0"/>
        </w:rPr>
        <w:t xml:space="preserve">, </w:t>
      </w:r>
      <w:r w:rsidR="00D50837">
        <w:rPr>
          <w:rStyle w:val="Emphasis"/>
          <w:rFonts w:ascii="Times New Roman" w:hAnsi="Times New Roman" w:cs="Times New Roman"/>
          <w:i w:val="0"/>
        </w:rPr>
        <w:t xml:space="preserve">we </w:t>
      </w:r>
      <w:r w:rsidR="00330D4C">
        <w:rPr>
          <w:rStyle w:val="Emphasis"/>
          <w:rFonts w:ascii="Times New Roman" w:hAnsi="Times New Roman" w:cs="Times New Roman"/>
          <w:i w:val="0"/>
        </w:rPr>
        <w:t xml:space="preserve">extended the </w:t>
      </w:r>
      <w:r w:rsidR="00231C48">
        <w:rPr>
          <w:rStyle w:val="Emphasis"/>
          <w:rFonts w:ascii="Times New Roman" w:hAnsi="Times New Roman" w:cs="Times New Roman"/>
          <w:i w:val="0"/>
        </w:rPr>
        <w:t>prediction probability into a quantifiable index representing the risk that a clinical sample would be classified as the carcinoma.</w:t>
      </w:r>
      <w:r>
        <w:rPr>
          <w:rStyle w:val="Emphasis"/>
          <w:rFonts w:ascii="Times New Roman" w:hAnsi="Times New Roman" w:cs="Times New Roman"/>
          <w:i w:val="0"/>
        </w:rPr>
        <w:t xml:space="preserve"> </w:t>
      </w:r>
      <w:r w:rsidRPr="00912671">
        <w:rPr>
          <w:rStyle w:val="Emphasis"/>
          <w:rFonts w:ascii="Times New Roman" w:hAnsi="Times New Roman" w:cs="Times New Roman"/>
        </w:rPr>
        <w:t xml:space="preserve"> </w:t>
      </w:r>
    </w:p>
    <w:p w14:paraId="4EB66F76" w14:textId="77777777" w:rsidR="00DC265D" w:rsidRDefault="00DC265D"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Parameter setting for ExGCRn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olk”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lastRenderedPageBreak/>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exfoliati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A scatter plot with y-axis as the area of nucleus and x-axis as DI value. (C) Distribution histogram of DI values of all nuclei. (D) Distribution histogram of DI values of the three cell populations after simulation from normal distribution, diploid cell population (red; µ=1.001, σ=0.19), tetraploid cell population (green; µ=2.002, σ=0.25) and aneuploidy cell population (blue; µ=2.300, σ=0.5). When these three cell populations are merged at the ratio of 0.893:0.092:0.05, a composite distribution histogram (black) can be generated.</w:t>
      </w:r>
    </w:p>
    <w:p w14:paraId="7039BFE2" w14:textId="77777777" w:rsidR="00F07887" w:rsidRPr="002F0330" w:rsidRDefault="00F07887" w:rsidP="00F07887">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 xml:space="preserve">econstruction (EdTAR).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EdTAR first identified candidate peaks of cell populations. Diploid cell population was extracted and further filtered if more than one population is detected. The same procedure was applied to extract the tetraploid cell population and thus the aneuploid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3. Application of </w:t>
      </w:r>
      <w:r w:rsidRPr="002F0330">
        <w:rPr>
          <w:rFonts w:ascii="Arial" w:hAnsi="Arial" w:cs="Arial"/>
          <w:b/>
        </w:rPr>
        <w:t xml:space="preserve">EdTAR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EdTAR.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tetraploid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EdTAR. Signals of the aneuploidy cell populations were amplified in Panel E and H. Panel C, F and I showed boxplots of newly constructed variables after data processing with EdTAR.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4. Assessment of statistical models.</w:t>
      </w:r>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 xml:space="preserve">Figure 5. Calculation of Oral Cancer Risk Index (OCRI).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r w:rsidRPr="002F0330">
        <w:rPr>
          <w:rFonts w:ascii="Arial" w:hAnsi="Arial" w:cs="Arial"/>
          <w:b/>
        </w:rPr>
        <w:t xml:space="preserve">Figure 6. Application of EdTAR in </w:t>
      </w:r>
      <w:r>
        <w:rPr>
          <w:rFonts w:ascii="Arial" w:hAnsi="Arial" w:cs="Arial"/>
          <w:b/>
        </w:rPr>
        <w:t xml:space="preserve">clinical </w:t>
      </w:r>
      <w:r w:rsidRPr="002F0330">
        <w:rPr>
          <w:rFonts w:ascii="Arial" w:hAnsi="Arial" w:cs="Arial"/>
          <w:b/>
        </w:rPr>
        <w:t>follow-up of one patient (Case 128141).</w:t>
      </w:r>
      <w:r w:rsidRPr="002F0330">
        <w:rPr>
          <w:rFonts w:ascii="Arial" w:hAnsi="Arial" w:cs="Arial"/>
        </w:rPr>
        <w:t xml:space="preserve"> </w:t>
      </w:r>
      <w:r>
        <w:rPr>
          <w:rFonts w:ascii="Arial" w:hAnsi="Arial" w:cs="Arial"/>
        </w:rPr>
        <w:t>E</w:t>
      </w:r>
      <w:r w:rsidRPr="002F0330">
        <w:rPr>
          <w:rFonts w:ascii="Arial" w:hAnsi="Arial" w:cs="Arial"/>
        </w:rPr>
        <w:t>xfoliati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With E</w:t>
      </w:r>
      <w:r w:rsidRPr="002F0330">
        <w:rPr>
          <w:rFonts w:ascii="Arial" w:hAnsi="Arial" w:cs="Arial"/>
        </w:rPr>
        <w:t>dTAR</w:t>
      </w:r>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2D7981C4" w14:textId="77777777" w:rsidR="00014EF7" w:rsidRPr="00014EF7" w:rsidRDefault="00F343BE" w:rsidP="00014EF7">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14EF7" w:rsidRPr="00014EF7">
        <w:rPr>
          <w:rFonts w:ascii="Calibri" w:hAnsi="Calibri" w:cs="Times New Roman"/>
          <w:noProof/>
          <w:szCs w:val="24"/>
        </w:rPr>
        <w:t xml:space="preserve">Karatzoglou, A. S., Alex;  Hornik, Kurt;  and Zeileis, Achim (2004). "kernlab - An S4 Package for Kernel Methods in R. Journal of Statistical Software." </w:t>
      </w:r>
      <w:r w:rsidR="00014EF7" w:rsidRPr="00014EF7">
        <w:rPr>
          <w:rFonts w:ascii="Calibri" w:hAnsi="Calibri" w:cs="Times New Roman"/>
          <w:noProof/>
          <w:szCs w:val="24"/>
          <w:u w:val="single"/>
        </w:rPr>
        <w:t>Journal of Statistical Software</w:t>
      </w:r>
      <w:r w:rsidR="00014EF7" w:rsidRPr="00014EF7">
        <w:rPr>
          <w:rFonts w:ascii="Calibri" w:hAnsi="Calibri" w:cs="Times New Roman"/>
          <w:noProof/>
          <w:szCs w:val="24"/>
        </w:rPr>
        <w:t xml:space="preserve"> </w:t>
      </w:r>
      <w:r w:rsidR="00014EF7" w:rsidRPr="00014EF7">
        <w:rPr>
          <w:rFonts w:ascii="Calibri" w:hAnsi="Calibri" w:cs="Times New Roman"/>
          <w:b/>
          <w:noProof/>
          <w:szCs w:val="24"/>
        </w:rPr>
        <w:t>11</w:t>
      </w:r>
      <w:r w:rsidR="00014EF7" w:rsidRPr="00014EF7">
        <w:rPr>
          <w:rFonts w:ascii="Calibri" w:hAnsi="Calibri" w:cs="Times New Roman"/>
          <w:noProof/>
          <w:szCs w:val="24"/>
        </w:rPr>
        <w:t>(9): 1-20.</w:t>
      </w:r>
      <w:bookmarkEnd w:id="1"/>
    </w:p>
    <w:p w14:paraId="12BD9430" w14:textId="77777777" w:rsidR="00014EF7" w:rsidRPr="00014EF7" w:rsidRDefault="00014EF7" w:rsidP="00014EF7">
      <w:pPr>
        <w:spacing w:line="240" w:lineRule="auto"/>
        <w:ind w:left="720" w:hanging="720"/>
        <w:rPr>
          <w:rFonts w:ascii="Calibri" w:hAnsi="Calibri" w:cs="Times New Roman"/>
          <w:noProof/>
          <w:szCs w:val="24"/>
        </w:rPr>
      </w:pPr>
      <w:bookmarkStart w:id="2" w:name="_ENREF_2"/>
      <w:r w:rsidRPr="00014EF7">
        <w:rPr>
          <w:rFonts w:ascii="Calibri" w:hAnsi="Calibri" w:cs="Times New Roman"/>
          <w:noProof/>
          <w:szCs w:val="24"/>
        </w:rPr>
        <w:t>R_Core_Team (2014). " R: A language and environment for statistical computing."</w:t>
      </w:r>
      <w:bookmarkEnd w:id="2"/>
    </w:p>
    <w:p w14:paraId="0662641B" w14:textId="62091D80" w:rsidR="00014EF7" w:rsidRDefault="00014EF7" w:rsidP="00014EF7">
      <w:pPr>
        <w:spacing w:line="240" w:lineRule="auto"/>
        <w:rPr>
          <w:rFonts w:ascii="Calibri" w:hAnsi="Calibri" w:cs="Times New Roman"/>
          <w:noProof/>
          <w:szCs w:val="24"/>
        </w:rPr>
      </w:pPr>
    </w:p>
    <w:p w14:paraId="56F6F23E" w14:textId="2ED6ED82"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4&lt;/item&gt;&lt;/record-ids&gt;&lt;/item&gt;&lt;/Libraries&gt;"/>
  </w:docVars>
  <w:rsids>
    <w:rsidRoot w:val="00AE0F83"/>
    <w:rsid w:val="000053E0"/>
    <w:rsid w:val="000054F1"/>
    <w:rsid w:val="00014EF7"/>
    <w:rsid w:val="00041710"/>
    <w:rsid w:val="00052DFC"/>
    <w:rsid w:val="00053B5F"/>
    <w:rsid w:val="00067DCE"/>
    <w:rsid w:val="000771DE"/>
    <w:rsid w:val="000859C2"/>
    <w:rsid w:val="00091D8B"/>
    <w:rsid w:val="000B7A2E"/>
    <w:rsid w:val="000E4ADD"/>
    <w:rsid w:val="000E6CCB"/>
    <w:rsid w:val="000F65A3"/>
    <w:rsid w:val="00102597"/>
    <w:rsid w:val="001037BC"/>
    <w:rsid w:val="00116A95"/>
    <w:rsid w:val="00144CB4"/>
    <w:rsid w:val="00150E49"/>
    <w:rsid w:val="001546C4"/>
    <w:rsid w:val="001702BE"/>
    <w:rsid w:val="001704CE"/>
    <w:rsid w:val="0018574B"/>
    <w:rsid w:val="001874BF"/>
    <w:rsid w:val="001968C6"/>
    <w:rsid w:val="001D006D"/>
    <w:rsid w:val="00200A4A"/>
    <w:rsid w:val="00205E30"/>
    <w:rsid w:val="00226108"/>
    <w:rsid w:val="00231A68"/>
    <w:rsid w:val="00231C48"/>
    <w:rsid w:val="00240BD6"/>
    <w:rsid w:val="002443AB"/>
    <w:rsid w:val="00254315"/>
    <w:rsid w:val="002647EA"/>
    <w:rsid w:val="0027436A"/>
    <w:rsid w:val="0028259F"/>
    <w:rsid w:val="002966B8"/>
    <w:rsid w:val="002970C4"/>
    <w:rsid w:val="002D10CC"/>
    <w:rsid w:val="002D4ADF"/>
    <w:rsid w:val="002F1A49"/>
    <w:rsid w:val="00325088"/>
    <w:rsid w:val="0032744A"/>
    <w:rsid w:val="00330D4C"/>
    <w:rsid w:val="003464ED"/>
    <w:rsid w:val="00352C11"/>
    <w:rsid w:val="003662E4"/>
    <w:rsid w:val="00367018"/>
    <w:rsid w:val="0037613C"/>
    <w:rsid w:val="00386248"/>
    <w:rsid w:val="003A2AEF"/>
    <w:rsid w:val="003B009F"/>
    <w:rsid w:val="003B1539"/>
    <w:rsid w:val="003B2201"/>
    <w:rsid w:val="003B6AEC"/>
    <w:rsid w:val="003D3F94"/>
    <w:rsid w:val="003E7D9E"/>
    <w:rsid w:val="00402540"/>
    <w:rsid w:val="00405455"/>
    <w:rsid w:val="0043305B"/>
    <w:rsid w:val="00442C82"/>
    <w:rsid w:val="00450229"/>
    <w:rsid w:val="0045138C"/>
    <w:rsid w:val="00456310"/>
    <w:rsid w:val="004A0B78"/>
    <w:rsid w:val="004B309D"/>
    <w:rsid w:val="004C3EAB"/>
    <w:rsid w:val="004E5463"/>
    <w:rsid w:val="004F02D9"/>
    <w:rsid w:val="00511143"/>
    <w:rsid w:val="005259EE"/>
    <w:rsid w:val="00544293"/>
    <w:rsid w:val="005601AE"/>
    <w:rsid w:val="00567B10"/>
    <w:rsid w:val="00576576"/>
    <w:rsid w:val="005823B9"/>
    <w:rsid w:val="00582DD1"/>
    <w:rsid w:val="0058363C"/>
    <w:rsid w:val="005A4F8C"/>
    <w:rsid w:val="005B7D4C"/>
    <w:rsid w:val="005E2931"/>
    <w:rsid w:val="005F3A8F"/>
    <w:rsid w:val="00620228"/>
    <w:rsid w:val="00631072"/>
    <w:rsid w:val="00635C84"/>
    <w:rsid w:val="0065048D"/>
    <w:rsid w:val="00686C5D"/>
    <w:rsid w:val="006874CD"/>
    <w:rsid w:val="00693ED3"/>
    <w:rsid w:val="006A78AF"/>
    <w:rsid w:val="00722525"/>
    <w:rsid w:val="00746D0D"/>
    <w:rsid w:val="0076543C"/>
    <w:rsid w:val="00777A81"/>
    <w:rsid w:val="007A3956"/>
    <w:rsid w:val="007B3510"/>
    <w:rsid w:val="007B55EC"/>
    <w:rsid w:val="007C1315"/>
    <w:rsid w:val="007E1800"/>
    <w:rsid w:val="00813DFB"/>
    <w:rsid w:val="00814E79"/>
    <w:rsid w:val="008600FC"/>
    <w:rsid w:val="0086484E"/>
    <w:rsid w:val="00864BE2"/>
    <w:rsid w:val="00865527"/>
    <w:rsid w:val="00865E4B"/>
    <w:rsid w:val="008726B4"/>
    <w:rsid w:val="00880E71"/>
    <w:rsid w:val="00885D54"/>
    <w:rsid w:val="008A4378"/>
    <w:rsid w:val="008A441F"/>
    <w:rsid w:val="008A4C5F"/>
    <w:rsid w:val="008B3B94"/>
    <w:rsid w:val="008C40B0"/>
    <w:rsid w:val="008D4D3C"/>
    <w:rsid w:val="008E2A9D"/>
    <w:rsid w:val="008E402B"/>
    <w:rsid w:val="008F1E5D"/>
    <w:rsid w:val="00912671"/>
    <w:rsid w:val="0095169C"/>
    <w:rsid w:val="00972D24"/>
    <w:rsid w:val="00990F96"/>
    <w:rsid w:val="00991E7F"/>
    <w:rsid w:val="009A098B"/>
    <w:rsid w:val="009E0198"/>
    <w:rsid w:val="009F4CA0"/>
    <w:rsid w:val="009F6602"/>
    <w:rsid w:val="00A832B4"/>
    <w:rsid w:val="00AA5A4F"/>
    <w:rsid w:val="00AD3D47"/>
    <w:rsid w:val="00AE0F83"/>
    <w:rsid w:val="00AE51D1"/>
    <w:rsid w:val="00AF5188"/>
    <w:rsid w:val="00B33840"/>
    <w:rsid w:val="00B359FD"/>
    <w:rsid w:val="00B36916"/>
    <w:rsid w:val="00B46506"/>
    <w:rsid w:val="00B4759D"/>
    <w:rsid w:val="00B52845"/>
    <w:rsid w:val="00B65E41"/>
    <w:rsid w:val="00B83C9F"/>
    <w:rsid w:val="00B906FA"/>
    <w:rsid w:val="00B93EBE"/>
    <w:rsid w:val="00BA243E"/>
    <w:rsid w:val="00BA3FE3"/>
    <w:rsid w:val="00BB484C"/>
    <w:rsid w:val="00BC1E8F"/>
    <w:rsid w:val="00BC7379"/>
    <w:rsid w:val="00C00340"/>
    <w:rsid w:val="00C07091"/>
    <w:rsid w:val="00C24330"/>
    <w:rsid w:val="00C35B31"/>
    <w:rsid w:val="00C423DD"/>
    <w:rsid w:val="00C5001A"/>
    <w:rsid w:val="00C527F7"/>
    <w:rsid w:val="00C55063"/>
    <w:rsid w:val="00C65FF9"/>
    <w:rsid w:val="00C86A32"/>
    <w:rsid w:val="00CC5DE1"/>
    <w:rsid w:val="00CD6394"/>
    <w:rsid w:val="00D218CE"/>
    <w:rsid w:val="00D30AD4"/>
    <w:rsid w:val="00D35A34"/>
    <w:rsid w:val="00D45AC2"/>
    <w:rsid w:val="00D50837"/>
    <w:rsid w:val="00D5216C"/>
    <w:rsid w:val="00D54620"/>
    <w:rsid w:val="00D56477"/>
    <w:rsid w:val="00D863E3"/>
    <w:rsid w:val="00D92F66"/>
    <w:rsid w:val="00D97160"/>
    <w:rsid w:val="00DA2471"/>
    <w:rsid w:val="00DA6A9E"/>
    <w:rsid w:val="00DC265D"/>
    <w:rsid w:val="00DC3D47"/>
    <w:rsid w:val="00DE28BC"/>
    <w:rsid w:val="00DE2BA8"/>
    <w:rsid w:val="00DE54FF"/>
    <w:rsid w:val="00E05F23"/>
    <w:rsid w:val="00E1180D"/>
    <w:rsid w:val="00E35E27"/>
    <w:rsid w:val="00E45F7E"/>
    <w:rsid w:val="00E6614C"/>
    <w:rsid w:val="00E7282C"/>
    <w:rsid w:val="00E76E2D"/>
    <w:rsid w:val="00E94480"/>
    <w:rsid w:val="00EB44AD"/>
    <w:rsid w:val="00EC04F0"/>
    <w:rsid w:val="00EC4EA7"/>
    <w:rsid w:val="00F06728"/>
    <w:rsid w:val="00F07887"/>
    <w:rsid w:val="00F343BE"/>
    <w:rsid w:val="00F503C8"/>
    <w:rsid w:val="00F5071A"/>
    <w:rsid w:val="00F54036"/>
    <w:rsid w:val="00F61313"/>
    <w:rsid w:val="00F66632"/>
    <w:rsid w:val="00F7049B"/>
    <w:rsid w:val="00F80C23"/>
    <w:rsid w:val="00F9594C"/>
    <w:rsid w:val="00FA131C"/>
    <w:rsid w:val="00FA6705"/>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an.r-project.org/web/packages/caret/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aret.r-forge.r-project.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6</TotalTime>
  <Pages>14</Pages>
  <Words>3667</Words>
  <Characters>2090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4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3</cp:revision>
  <dcterms:created xsi:type="dcterms:W3CDTF">2014-11-14T18:30:00Z</dcterms:created>
  <dcterms:modified xsi:type="dcterms:W3CDTF">2014-11-14T19:39:00Z</dcterms:modified>
</cp:coreProperties>
</file>